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Style w:val="TableGrid"/>
        <w:tblW w:w="10774" w:type="dxa"/>
        <w:tblInd w:w="-856" w:type="dxa"/>
        <w:tblLook w:val="04A0" w:firstRow="1" w:lastRow="0" w:firstColumn="1" w:lastColumn="0" w:noHBand="0" w:noVBand="1"/>
      </w:tblPr>
      <w:tblGrid>
        <w:gridCol w:w="1985"/>
        <w:gridCol w:w="4111"/>
        <w:gridCol w:w="4678"/>
      </w:tblGrid>
      <w:tr w:rsidR="00D62EBE" w:rsidRPr="00C2760B" w14:paraId="16FE1D6B" w14:textId="77777777" w:rsidTr="008D3367">
        <w:tc>
          <w:tcPr>
            <w:tcW w:w="1985" w:type="dxa"/>
          </w:tcPr>
          <w:p w14:paraId="76D6DF8F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Types of DHTs tools and equipment</w:t>
            </w:r>
          </w:p>
        </w:tc>
        <w:tc>
          <w:tcPr>
            <w:tcW w:w="4111" w:type="dxa"/>
          </w:tcPr>
          <w:p w14:paraId="2C4B5714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Barriers</w:t>
            </w:r>
          </w:p>
        </w:tc>
        <w:tc>
          <w:tcPr>
            <w:tcW w:w="4678" w:type="dxa"/>
          </w:tcPr>
          <w:p w14:paraId="615863EB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Strategies to address barriers</w:t>
            </w:r>
          </w:p>
        </w:tc>
      </w:tr>
      <w:tr w:rsidR="00D62EBE" w:rsidRPr="00C2760B" w14:paraId="2D4C213B" w14:textId="77777777" w:rsidTr="008D3367">
        <w:tc>
          <w:tcPr>
            <w:tcW w:w="1985" w:type="dxa"/>
          </w:tcPr>
          <w:p w14:paraId="2DBB4CB1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Electronic health record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zwvWWVhcj48UmVj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zwvWWVhcj48UmVj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6, 43, 44, 65, 68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111" w:type="dxa"/>
            <w:shd w:val="clear" w:color="auto" w:fill="auto"/>
          </w:tcPr>
          <w:p w14:paraId="0579EC55" w14:textId="77777777" w:rsidR="00D62EBE" w:rsidRPr="00654035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</w:tcPr>
          <w:p w14:paraId="316C3E0A" w14:textId="77777777" w:rsidR="00D62EBE" w:rsidRPr="00C2760B" w:rsidRDefault="00D62EBE" w:rsidP="00D62EBE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Technology resource (internet connection, mobile &amp; landline telephony)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colino&lt;/Author&gt;&lt;Year&gt;2021&lt;/Year&gt;&lt;RecNum&gt;102125&lt;/RecNum&gt;&lt;DisplayText&gt;(73)&lt;/DisplayText&gt;&lt;record&gt;&lt;rec-number&gt;102125&lt;/rec-number&gt;&lt;foreign-keys&gt;&lt;key app="EN" db-id="xp2t92d2502pwvevsxk5z2fp25zzft90xrt2" timestamp="1716947087"&gt;102125&lt;/key&gt;&lt;/foreign-keys&gt;&lt;ref-type name="Journal Article"&gt;17&lt;/ref-type&gt;&lt;contributors&gt;&lt;authors&gt;&lt;author&gt;Marcolino, Milena Soriano&lt;/author&gt;&lt;author&gt;Oliveira, João Antonio Queiroz&lt;/author&gt;&lt;author&gt;Cimini, Christiane Corrêa Rodrigues&lt;/author&gt;&lt;author&gt;Maia, Junia Xavier&lt;/author&gt;&lt;author&gt;Pinto, Vânia Soares Oliveira Almeida&lt;/author&gt;&lt;author&gt;Sá, Thábata Queiroz Vivas&lt;/author&gt;&lt;author&gt;Amancio, Kaique&lt;/author&gt;&lt;author&gt;Coelho, Lissandra&lt;/author&gt;&lt;author&gt;Ribeiro, Leonardo Bonisson&lt;/author&gt;&lt;author&gt;Cardoso, Clareci Silva&lt;/author&gt;&lt;/authors&gt;&lt;/contributors&gt;&lt;titles&gt;&lt;title&gt;Development and implementation of a decision support system to improve control of hypertension and diabetes in a resource-constrained area in Brazil: mixed methods study&lt;/title&gt;&lt;secondary-title&gt;Journal of medical Internet research&lt;/secondary-title&gt;&lt;/titles&gt;&lt;periodical&gt;&lt;full-title&gt;Journal of Medical Internet Research&lt;/full-title&gt;&lt;/periodical&gt;&lt;pages&gt;e18872&lt;/pages&gt;&lt;volume&gt;23&lt;/volume&gt;&lt;number&gt;1&lt;/number&gt;&lt;dates&gt;&lt;year&gt;2021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3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2094D236" w14:textId="77777777" w:rsidR="00D62EBE" w:rsidRPr="00C2760B" w:rsidRDefault="00D62EBE" w:rsidP="00D62EBE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Financial support (increase health insurance coverage)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102095&lt;/RecNum&gt;&lt;DisplayText&gt;(43)&lt;/DisplayText&gt;&lt;record&gt;&lt;rec-number&gt;102095&lt;/rec-number&gt;&lt;foreign-keys&gt;&lt;key app="EN" db-id="xp2t92d2502pwvevsxk5z2fp25zzft90xrt2" timestamp="1716709081"&gt;102095&lt;/key&gt;&lt;/foreign-keys&gt;&lt;ref-type name="Journal Article"&gt;17&lt;/ref-type&gt;&lt;contributors&gt;&lt;authors&gt;&lt;author&gt;Wang, Hao&lt;/author&gt;&lt;author&gt;Shen, Chan&lt;/author&gt;&lt;author&gt;Barbaro, Michael&lt;/author&gt;&lt;author&gt;Ho, Amy F&lt;/author&gt;&lt;author&gt;Pathak, Mona&lt;/author&gt;&lt;author&gt;Dunn, Cita&lt;/author&gt;&lt;author&gt;Sambamoorthi, Usha&lt;/author&gt;&lt;/authors&gt;&lt;/contributors&gt;&lt;titles&gt;&lt;title&gt;A multi-level analysis of individual and neighborhood factors associated with patient portal use among adult emergency department patients with multimorbidity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231&lt;/pages&gt;&lt;volume&gt;20&lt;/volume&gt;&lt;number&gt;2&lt;/number&gt;&lt;dates&gt;&lt;year&gt;2023&lt;/year&gt;&lt;/dates&gt;&lt;isbn&gt;1660-460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43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8512D86" w14:textId="77777777" w:rsidR="00D62EBE" w:rsidRPr="00C2760B" w:rsidRDefault="00D62EBE" w:rsidP="00D62EBE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resence of primary care physician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102095&lt;/RecNum&gt;&lt;DisplayText&gt;(43)&lt;/DisplayText&gt;&lt;record&gt;&lt;rec-number&gt;102095&lt;/rec-number&gt;&lt;foreign-keys&gt;&lt;key app="EN" db-id="xp2t92d2502pwvevsxk5z2fp25zzft90xrt2" timestamp="1716709081"&gt;102095&lt;/key&gt;&lt;/foreign-keys&gt;&lt;ref-type name="Journal Article"&gt;17&lt;/ref-type&gt;&lt;contributors&gt;&lt;authors&gt;&lt;author&gt;Wang, Hao&lt;/author&gt;&lt;author&gt;Shen, Chan&lt;/author&gt;&lt;author&gt;Barbaro, Michael&lt;/author&gt;&lt;author&gt;Ho, Amy F&lt;/author&gt;&lt;author&gt;Pathak, Mona&lt;/author&gt;&lt;author&gt;Dunn, Cita&lt;/author&gt;&lt;author&gt;Sambamoorthi, Usha&lt;/author&gt;&lt;/authors&gt;&lt;/contributors&gt;&lt;titles&gt;&lt;title&gt;A multi-level analysis of individual and neighborhood factors associated with patient portal use among adult emergency department patients with multimorbidity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231&lt;/pages&gt;&lt;volume&gt;20&lt;/volume&gt;&lt;number&gt;2&lt;/number&gt;&lt;dates&gt;&lt;year&gt;2023&lt;/year&gt;&lt;/dates&gt;&lt;isbn&gt;1660-460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43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62EBE" w:rsidRPr="00C2760B" w14:paraId="1E2A4461" w14:textId="77777777" w:rsidTr="008D3367">
        <w:tc>
          <w:tcPr>
            <w:tcW w:w="1985" w:type="dxa"/>
          </w:tcPr>
          <w:p w14:paraId="5CA3AD13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Internet of medical things (wearable devices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or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 sensors) 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YXJ2YW5laDwvQXV0aG9yPjxZZWFyPjIwMTc8L1llYXI+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YXJ2YW5laDwvQXV0aG9yPjxZZWFyPjIwMTc8L1llYXI+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7-29, 61)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4111" w:type="dxa"/>
          </w:tcPr>
          <w:p w14:paraId="0E33872D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Clients health condition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Kenning&lt;/Author&gt;&lt;Year&gt;2024&lt;/Year&gt;&lt;RecNum&gt;102199&lt;/RecNum&gt;&lt;DisplayText&gt;(29)&lt;/DisplayText&gt;&lt;record&gt;&lt;rec-number&gt;102199&lt;/rec-number&gt;&lt;foreign-keys&gt;&lt;key app="EN" db-id="xp2t92d2502pwvevsxk5z2fp25zzft90xrt2" timestamp="1717903045"&gt;102199&lt;/key&gt;&lt;/foreign-keys&gt;&lt;ref-type name="Journal Article"&gt;17&lt;/ref-type&gt;&lt;contributors&gt;&lt;authors&gt;&lt;author&gt;Kenning, Cassandra&lt;/author&gt;&lt;author&gt;Bower, Peter&lt;/author&gt;&lt;author&gt;Small, Nicola&lt;/author&gt;&lt;author&gt;Ali, Syed Mustafa&lt;/author&gt;&lt;author&gt;Brown, Benjamin&lt;/author&gt;&lt;author&gt;Dempsey, Katherine&lt;/author&gt;&lt;author&gt;Mackey, Elaine&lt;/author&gt;&lt;author&gt;McMillan, Brian&lt;/author&gt;&lt;author&gt;Sanders, Caroline&lt;/author&gt;&lt;author&gt;Serafimova, Ilina&lt;/author&gt;&lt;/authors&gt;&lt;/contributors&gt;&lt;titles&gt;&lt;title&gt;Users’ views on the use of a smartwatch app to collect daily symptom data in individuals with multiple long-term conditions (Multimorbidity): A qualitative study&lt;/title&gt;&lt;secondary-title&gt;Journal of Multimorbidity and Comorbidity&lt;/secondary-title&gt;&lt;/titles&gt;&lt;periodical&gt;&lt;full-title&gt;Journal of Multimorbidity and Comorbidity&lt;/full-title&gt;&lt;/periodical&gt;&lt;pages&gt;26335565231220202&lt;/pages&gt;&lt;volume&gt;14&lt;/volume&gt;&lt;dates&gt;&lt;year&gt;2024&lt;/year&gt;&lt;/dates&gt;&lt;isbn&gt;2633-556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29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69D57195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Enhance patient willingness to wear and utilize it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enning&lt;/Author&gt;&lt;Year&gt;2024&lt;/Year&gt;&lt;RecNum&gt;102199&lt;/RecNum&gt;&lt;DisplayText&gt;(29)&lt;/DisplayText&gt;&lt;record&gt;&lt;rec-number&gt;102199&lt;/rec-number&gt;&lt;foreign-keys&gt;&lt;key app="EN" db-id="xp2t92d2502pwvevsxk5z2fp25zzft90xrt2" timestamp="1717903045"&gt;102199&lt;/key&gt;&lt;/foreign-keys&gt;&lt;ref-type name="Journal Article"&gt;17&lt;/ref-type&gt;&lt;contributors&gt;&lt;authors&gt;&lt;author&gt;Kenning, Cassandra&lt;/author&gt;&lt;author&gt;Bower, Peter&lt;/author&gt;&lt;author&gt;Small, Nicola&lt;/author&gt;&lt;author&gt;Ali, Syed Mustafa&lt;/author&gt;&lt;author&gt;Brown, Benjamin&lt;/author&gt;&lt;author&gt;Dempsey, Katherine&lt;/author&gt;&lt;author&gt;Mackey, Elaine&lt;/author&gt;&lt;author&gt;McMillan, Brian&lt;/author&gt;&lt;author&gt;Sanders, Caroline&lt;/author&gt;&lt;author&gt;Serafimova, Ilina&lt;/author&gt;&lt;/authors&gt;&lt;/contributors&gt;&lt;titles&gt;&lt;title&gt;Users’ views on the use of a smartwatch app to collect daily symptom data in individuals with multiple long-term conditions (Multimorbidity): A qualitative study&lt;/title&gt;&lt;secondary-title&gt;Journal of Multimorbidity and Comorbidity&lt;/secondary-title&gt;&lt;/titles&gt;&lt;periodical&gt;&lt;full-title&gt;Journal of Multimorbidity and Comorbidity&lt;/full-title&gt;&lt;/periodical&gt;&lt;pages&gt;26335565231220202&lt;/pages&gt;&lt;volume&gt;14&lt;/volume&gt;&lt;dates&gt;&lt;year&gt;2024&lt;/year&gt;&lt;/dates&gt;&lt;isbn&gt;2633-556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2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C734FB9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Real-time feedback from the app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enning&lt;/Author&gt;&lt;Year&gt;2024&lt;/Year&gt;&lt;RecNum&gt;102199&lt;/RecNum&gt;&lt;DisplayText&gt;(29)&lt;/DisplayText&gt;&lt;record&gt;&lt;rec-number&gt;102199&lt;/rec-number&gt;&lt;foreign-keys&gt;&lt;key app="EN" db-id="xp2t92d2502pwvevsxk5z2fp25zzft90xrt2" timestamp="1717903045"&gt;102199&lt;/key&gt;&lt;/foreign-keys&gt;&lt;ref-type name="Journal Article"&gt;17&lt;/ref-type&gt;&lt;contributors&gt;&lt;authors&gt;&lt;author&gt;Kenning, Cassandra&lt;/author&gt;&lt;author&gt;Bower, Peter&lt;/author&gt;&lt;author&gt;Small, Nicola&lt;/author&gt;&lt;author&gt;Ali, Syed Mustafa&lt;/author&gt;&lt;author&gt;Brown, Benjamin&lt;/author&gt;&lt;author&gt;Dempsey, Katherine&lt;/author&gt;&lt;author&gt;Mackey, Elaine&lt;/author&gt;&lt;author&gt;McMillan, Brian&lt;/author&gt;&lt;author&gt;Sanders, Caroline&lt;/author&gt;&lt;author&gt;Serafimova, Ilina&lt;/author&gt;&lt;/authors&gt;&lt;/contributors&gt;&lt;titles&gt;&lt;title&gt;Users’ views on the use of a smartwatch app to collect daily symptom data in individuals with multiple long-term conditions (Multimorbidity): A qualitative study&lt;/title&gt;&lt;secondary-title&gt;Journal of Multimorbidity and Comorbidity&lt;/secondary-title&gt;&lt;/titles&gt;&lt;periodical&gt;&lt;full-title&gt;Journal of Multimorbidity and Comorbidity&lt;/full-title&gt;&lt;/periodical&gt;&lt;pages&gt;26335565231220202&lt;/pages&gt;&lt;volume&gt;14&lt;/volume&gt;&lt;dates&gt;&lt;year&gt;2024&lt;/year&gt;&lt;/dates&gt;&lt;isbn&gt;2633-556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2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2EC649F2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atient longevity in engagement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enning&lt;/Author&gt;&lt;Year&gt;2024&lt;/Year&gt;&lt;RecNum&gt;102199&lt;/RecNum&gt;&lt;DisplayText&gt;(29)&lt;/DisplayText&gt;&lt;record&gt;&lt;rec-number&gt;102199&lt;/rec-number&gt;&lt;foreign-keys&gt;&lt;key app="EN" db-id="xp2t92d2502pwvevsxk5z2fp25zzft90xrt2" timestamp="1717903045"&gt;102199&lt;/key&gt;&lt;/foreign-keys&gt;&lt;ref-type name="Journal Article"&gt;17&lt;/ref-type&gt;&lt;contributors&gt;&lt;authors&gt;&lt;author&gt;Kenning, Cassandra&lt;/author&gt;&lt;author&gt;Bower, Peter&lt;/author&gt;&lt;author&gt;Small, Nicola&lt;/author&gt;&lt;author&gt;Ali, Syed Mustafa&lt;/author&gt;&lt;author&gt;Brown, Benjamin&lt;/author&gt;&lt;author&gt;Dempsey, Katherine&lt;/author&gt;&lt;author&gt;Mackey, Elaine&lt;/author&gt;&lt;author&gt;McMillan, Brian&lt;/author&gt;&lt;author&gt;Sanders, Caroline&lt;/author&gt;&lt;author&gt;Serafimova, Ilina&lt;/author&gt;&lt;/authors&gt;&lt;/contributors&gt;&lt;titles&gt;&lt;title&gt;Users’ views on the use of a smartwatch app to collect daily symptom data in individuals with multiple long-term conditions (Multimorbidity): A qualitative study&lt;/title&gt;&lt;secondary-title&gt;Journal of Multimorbidity and Comorbidity&lt;/secondary-title&gt;&lt;/titles&gt;&lt;periodical&gt;&lt;full-title&gt;Journal of Multimorbidity and Comorbidity&lt;/full-title&gt;&lt;/periodical&gt;&lt;pages&gt;26335565231220202&lt;/pages&gt;&lt;volume&gt;14&lt;/volume&gt;&lt;dates&gt;&lt;year&gt;2024&lt;/year&gt;&lt;/dates&gt;&lt;isbn&gt;2633-556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2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80F854F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Enabling standardized exchange of electronic information </w:t>
            </w:r>
            <w:r w:rsidRPr="00C2760B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instrText xml:space="preserve"> ADDIN EN.CITE &lt;EndNote&gt;&lt;Cite&gt;&lt;Author&gt;Melchiorre&lt;/Author&gt;&lt;Year&gt;2018&lt;/Year&gt;&lt;RecNum&gt;102205&lt;/RecNum&gt;&lt;DisplayText&gt;(60)&lt;/DisplayText&gt;&lt;record&gt;&lt;rec-number&gt;102205&lt;/rec-number&gt;&lt;foreign-keys&gt;&lt;key app="EN" db-id="xp2t92d2502pwvevsxk5z2fp25zzft90xrt2" timestamp="1717905338"&gt;102205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02020"/>
                <w:sz w:val="20"/>
                <w:szCs w:val="20"/>
                <w:shd w:val="clear" w:color="auto" w:fill="FFFFFF"/>
              </w:rPr>
              <w:t>(60)</w:t>
            </w:r>
            <w:r w:rsidRPr="00C2760B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end"/>
            </w:r>
          </w:p>
          <w:p w14:paraId="5679EA9C" w14:textId="77777777" w:rsidR="00D62EBE" w:rsidRPr="00C2760B" w:rsidRDefault="00D62EBE" w:rsidP="00D62EBE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>Inequality in utilization due to ag</w:t>
            </w:r>
            <w:r w:rsidRPr="00B05C9A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e </w:t>
            </w:r>
            <w:r w:rsidRPr="00B05C9A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Seifert&lt;/Author&gt;&lt;Year&gt;2021&lt;/Year&gt;&lt;RecNum&gt;102201&lt;/RecNum&gt;&lt;DisplayText&gt;(75)&lt;/DisplayText&gt;&lt;record&gt;&lt;rec-number&gt;102201&lt;/rec-number&gt;&lt;foreign-keys&gt;&lt;key app="EN" db-id="xp2t92d2502pwvevsxk5z2fp25zzft90xrt2" timestamp="1717904286"&gt;102201&lt;/key&gt;&lt;/foreign-keys&gt;&lt;ref-type name="Journal Article"&gt;17&lt;/ref-type&gt;&lt;contributors&gt;&lt;authors&gt;&lt;author&gt;Seifert, Alexander&lt;/author&gt;&lt;author&gt;Vandelanotte, Corneel&lt;/author&gt;&lt;/authors&gt;&lt;/contributors&gt;&lt;titles&gt;&lt;title&gt;The use of wearables and health apps and the willingness to share self-collected data among older adults&lt;/title&gt;&lt;secondary-title&gt;Aging and Health Research&lt;/secondary-title&gt;&lt;/titles&gt;&lt;periodical&gt;&lt;full-title&gt;Aging and Health Research&lt;/full-title&gt;&lt;/periodical&gt;&lt;pages&gt;100032&lt;/pages&gt;&lt;volume&gt;1&lt;/volume&gt;&lt;number&gt;3&lt;/number&gt;&lt;dates&gt;&lt;year&gt;2021&lt;/year&gt;&lt;/dates&gt;&lt;isbn&gt;2667-0321&lt;/isbn&gt;&lt;urls&gt;&lt;/urls&gt;&lt;/record&gt;&lt;/Cite&gt;&lt;/EndNote&gt;</w:instrText>
            </w:r>
            <w:r w:rsidRPr="00B05C9A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75)</w:t>
            </w:r>
            <w:r w:rsidRPr="00B05C9A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</w:tc>
      </w:tr>
      <w:tr w:rsidR="00D62EBE" w:rsidRPr="00C2760B" w14:paraId="3EAF3142" w14:textId="77777777" w:rsidTr="008D3367">
        <w:tc>
          <w:tcPr>
            <w:tcW w:w="1985" w:type="dxa"/>
          </w:tcPr>
          <w:p w14:paraId="568E11AE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Website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TUxKTwvRGlzcGxheVRleHQ+PHJl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</w:fldData>
              </w:fldChar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TUxKTwvRGlzcGxheVRleHQ+PHJl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</w:fldData>
              </w:fldChar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49-51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111" w:type="dxa"/>
          </w:tcPr>
          <w:p w14:paraId="23493540" w14:textId="77777777" w:rsidR="00D62EBE" w:rsidRPr="00C2760B" w:rsidRDefault="00D62EBE" w:rsidP="00D62EBE">
            <w:pPr>
              <w:pStyle w:val="ListParagraph"/>
              <w:numPr>
                <w:ilvl w:val="0"/>
                <w:numId w:val="3"/>
              </w:num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t>Problems-related to log-ins and user Interface design (c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olour and font)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Portz&lt;/Author&gt;&lt;Year&gt;2019&lt;/Year&gt;&lt;RecNum&gt;102143&lt;/RecNum&gt;&lt;DisplayText&gt;(49)&lt;/DisplayText&gt;&lt;record&gt;&lt;rec-number&gt;102143&lt;/rec-number&gt;&lt;foreign-keys&gt;&lt;key app="EN" db-id="xp2t92d2502pwvevsxk5z2fp25zzft90xrt2" timestamp="1717226720"&gt;102143&lt;/key&gt;&lt;/foreign-keys&gt;&lt;ref-type name="Journal Article"&gt;17&lt;/ref-type&gt;&lt;contributors&gt;&lt;authors&gt;&lt;author&gt;Portz, Jennifer Dickman&lt;/author&gt;&lt;author&gt;Bayliss, Elizabeth A&lt;/author&gt;&lt;author&gt;Bull, Sheana&lt;/author&gt;&lt;author&gt;Boxer, Rebecca S&lt;/author&gt;&lt;author&gt;Bekelman, David B&lt;/author&gt;&lt;author&gt;Gleason, Kathy&lt;/author&gt;&lt;author&gt;Czaja, Sara&lt;/author&gt;&lt;/authors&gt;&lt;/contributors&gt;&lt;titles&gt;&lt;title&gt;Using the technology acceptance model to explore user experience, intent to use, and use behavior of a patient portal among older adults with multiple chronic conditions: descriptive qualitative study&lt;/title&gt;&lt;secondary-title&gt;Journal of medical Internet research&lt;/secondary-title&gt;&lt;/titles&gt;&lt;periodical&gt;&lt;full-title&gt;Journal of Medical Internet Research&lt;/full-title&gt;&lt;/periodical&gt;&lt;pages&gt;e11604&lt;/pages&gt;&lt;volume&gt;21&lt;/volume&gt;&lt;number&gt;4&lt;/number&gt;&lt;dates&gt;&lt;year&gt;2019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49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4A8CA773" w14:textId="77777777" w:rsidR="00D62EBE" w:rsidRPr="00C2760B" w:rsidRDefault="00D62EBE" w:rsidP="00D62EBE">
            <w:pPr>
              <w:pStyle w:val="ListParagraph"/>
              <w:numPr>
                <w:ilvl w:val="0"/>
                <w:numId w:val="3"/>
              </w:numPr>
              <w:ind w:left="720"/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Organizational arrangement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Martínez-García&lt;/Author&gt;&lt;Year&gt;2013&lt;/Year&gt;&lt;RecNum&gt;102139&lt;/RecNum&gt;&lt;DisplayText&gt;(51)&lt;/DisplayText&gt;&lt;record&gt;&lt;rec-number&gt;102139&lt;/rec-number&gt;&lt;foreign-keys&gt;&lt;key app="EN" db-id="xp2t92d2502pwvevsxk5z2fp25zzft90xrt2" timestamp="1717224061"&gt;102139&lt;/key&gt;&lt;/foreign-keys&gt;&lt;ref-type name="Journal Article"&gt;17&lt;/ref-type&gt;&lt;contributors&gt;&lt;authors&gt;&lt;author&gt;Martínez-García, Alicia&lt;/author&gt;&lt;author&gt;Moreno-Conde, Alberto&lt;/author&gt;&lt;author&gt;Jódar-Sánchez, Francisco&lt;/author&gt;&lt;author&gt;Leal, Sandra&lt;/author&gt;&lt;author&gt;Parra, Carlos&lt;/author&gt;&lt;/authors&gt;&lt;/contributors&gt;&lt;titles&gt;&lt;title&gt;Sharing clinical decisions for multimorbidity case management using social network and open-source tools&lt;/title&gt;&lt;secondary-title&gt;Journal of biomedical informatics&lt;/secondary-title&gt;&lt;/titles&gt;&lt;periodical&gt;&lt;full-title&gt;Journal of Biomedical Informatics&lt;/full-title&gt;&lt;/periodical&gt;&lt;pages&gt;977-984&lt;/pages&gt;&lt;volume&gt;46&lt;/volume&gt;&lt;number&gt;6&lt;/number&gt;&lt;dates&gt;&lt;year&gt;2013&lt;/year&gt;&lt;/dates&gt;&lt;isbn&gt;1532-046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51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  <w:p w14:paraId="1100C065" w14:textId="77777777" w:rsidR="00D62EBE" w:rsidRPr="00C2760B" w:rsidRDefault="00D62EBE" w:rsidP="00D62EBE">
            <w:pPr>
              <w:pStyle w:val="ListParagraph"/>
              <w:numPr>
                <w:ilvl w:val="0"/>
                <w:numId w:val="3"/>
              </w:numPr>
              <w:ind w:left="720"/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Interoperability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Martínez-García&lt;/Author&gt;&lt;Year&gt;2013&lt;/Year&gt;&lt;RecNum&gt;102139&lt;/RecNum&gt;&lt;DisplayText&gt;(51)&lt;/DisplayText&gt;&lt;record&gt;&lt;rec-number&gt;102139&lt;/rec-number&gt;&lt;foreign-keys&gt;&lt;key app="EN" db-id="xp2t92d2502pwvevsxk5z2fp25zzft90xrt2" timestamp="1717224061"&gt;102139&lt;/key&gt;&lt;/foreign-keys&gt;&lt;ref-type name="Journal Article"&gt;17&lt;/ref-type&gt;&lt;contributors&gt;&lt;authors&gt;&lt;author&gt;Martínez-García, Alicia&lt;/author&gt;&lt;author&gt;Moreno-Conde, Alberto&lt;/author&gt;&lt;author&gt;Jódar-Sánchez, Francisco&lt;/author&gt;&lt;author&gt;Leal, Sandra&lt;/author&gt;&lt;author&gt;Parra, Carlos&lt;/author&gt;&lt;/authors&gt;&lt;/contributors&gt;&lt;titles&gt;&lt;title&gt;Sharing clinical decisions for multimorbidity case management using social network and open-source tools&lt;/title&gt;&lt;secondary-title&gt;Journal of biomedical informatics&lt;/secondary-title&gt;&lt;/titles&gt;&lt;periodical&gt;&lt;full-title&gt;Journal of Biomedical Informatics&lt;/full-title&gt;&lt;/periodical&gt;&lt;pages&gt;977-984&lt;/pages&gt;&lt;volume&gt;46&lt;/volume&gt;&lt;number&gt;6&lt;/number&gt;&lt;dates&gt;&lt;year&gt;2013&lt;/year&gt;&lt;/dates&gt;&lt;isbn&gt;1532-046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51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4E19F75" w14:textId="77777777" w:rsidR="00D62EBE" w:rsidRPr="00C2760B" w:rsidRDefault="00D62EBE" w:rsidP="00D62EBE">
            <w:pPr>
              <w:pStyle w:val="ListParagraph"/>
              <w:numPr>
                <w:ilvl w:val="0"/>
                <w:numId w:val="3"/>
              </w:num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atient engagement in two-way communication </w:t>
            </w:r>
            <w:r w:rsidRPr="00C2760B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Macdonald&lt;/Author&gt;&lt;Year&gt;2018&lt;/Year&gt;&lt;RecNum&gt;102118&lt;/RecNum&gt;&lt;DisplayText&gt;(50)&lt;/DisplayText&gt;&lt;record&gt;&lt;rec-number&gt;102118&lt;/rec-number&gt;&lt;foreign-keys&gt;&lt;key app="EN" db-id="xp2t92d2502pwvevsxk5z2fp25zzft90xrt2" timestamp="1716935504"&gt;102118&lt;/key&gt;&lt;/foreign-keys&gt;&lt;ref-type name="Journal Article"&gt;17&lt;/ref-type&gt;&lt;contributors&gt;&lt;authors&gt;&lt;author&gt;Macdonald, Graham G&lt;/author&gt;&lt;author&gt;Townsend, Anne F&lt;/author&gt;&lt;author&gt;Adam, Paul&lt;/author&gt;&lt;author&gt;Li, Linda C&lt;/author&gt;&lt;author&gt;Kerr, Sheila&lt;/author&gt;&lt;author&gt;McDonald, Michael&lt;/author&gt;&lt;author&gt;Backman, Catherine L&lt;/author&gt;&lt;/authors&gt;&lt;/contributors&gt;&lt;titles&gt;&lt;title&gt;eHealth technologies, multimorbidity, and the office visit: qualitative interview study on the perspectives of physicians and nurses&lt;/title&gt;&lt;secondary-title&gt;Journal of medical Internet research&lt;/secondary-title&gt;&lt;/titles&gt;&lt;periodical&gt;&lt;full-title&gt;Journal of Medical Internet Research&lt;/full-title&gt;&lt;/periodical&gt;&lt;pages&gt;e31&lt;/pages&gt;&lt;volume&gt;20&lt;/volume&gt;&lt;number&gt;1&lt;/number&gt;&lt;dates&gt;&lt;year&gt;2018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0)</w:t>
            </w:r>
            <w:r w:rsidRPr="00C2760B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D62EBE" w:rsidRPr="00C2760B" w14:paraId="1CA25EC1" w14:textId="77777777" w:rsidTr="008D3367">
        <w:tc>
          <w:tcPr>
            <w:tcW w:w="1985" w:type="dxa"/>
          </w:tcPr>
          <w:p w14:paraId="62017E13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mHealth or telehealth or mobile/health app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AtNDEsIDUyLCA2MCwgNzgpPC9E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BhcmlzZXI8L0F1dGhvcj48WWVhcj4yMDE5PC9ZZWFyPjxSZWNOdW0+MTAyMTA5PC9SZWNOdW0+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JlZWRlcjwvQXV0aG9yPjxZ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AtNDEsIDUyLCA2MCwgNzgpPC9E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BhcmlzZXI8L0F1dGhvcj48WWVhcj4yMDE5PC9ZZWFyPjxSZWNOdW0+MTAyMTA5PC9SZWNOdW0+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JlZWRlcjwvQXV0aG9yPjxZ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0-41, 52, 60, 78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 </w: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4111" w:type="dxa"/>
          </w:tcPr>
          <w:p w14:paraId="6E4E9B95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Lack of skills (both clients and providers)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8B3868F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Resistance from both clients and provider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A3DF749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Inadequate infrastructure (e.g., poor internet)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40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Schmidt&lt;/Author&gt;&lt;Year&gt;2019&lt;/Year&gt;&lt;RecNum&gt;102138&lt;/RecNum&gt;&lt;record&gt;&lt;rec-number&gt;102138&lt;/rec-number&gt;&lt;foreign-keys&gt;&lt;key app="EN" db-id="xp2t92d2502pwvevsxk5z2fp25zzft90xrt2" timestamp="1717222575"&gt;102138&lt;/key&gt;&lt;/foreign-keys&gt;&lt;ref-type name="Journal Article"&gt;17&lt;/ref-type&gt;&lt;contributors&gt;&lt;authors&gt;&lt;author&gt;Schmidt, Stefan&lt;/author&gt;&lt;author&gt;Behrens, Johann&lt;/author&gt;&lt;author&gt;Lautenschlaeger, Christine&lt;/author&gt;&lt;author&gt;Gaertner, Beate&lt;/author&gt;&lt;author&gt;Luderer, Christiane&lt;/author&gt;&lt;/authors&gt;&lt;/contributors&gt;&lt;titles&gt;&lt;title&gt;Experiences with combined personal‐online case management and the self‐reliance of older people with multimorbidity living alone in private households: results of an interpretative‐hermeneutical analysis&lt;/title&gt;&lt;secondary-title&gt;Scandinavian Journal of Caring Sciences&lt;/secondary-title&gt;&lt;/titles&gt;&lt;periodical&gt;&lt;full-title&gt;Scandinavian Journal of Caring Sciences&lt;/full-title&gt;&lt;/periodical&gt;&lt;pages&gt;931-939&lt;/pages&gt;&lt;volume&gt;33&lt;/volume&gt;&lt;number&gt;4&lt;/number&gt;&lt;dates&gt;&lt;year&gt;2019&lt;/year&gt;&lt;/dates&gt;&lt;isbn&gt;0283-9318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, 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6449578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Lack of technical support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, 67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Donesky&lt;/Author&gt;&lt;Year&gt;2017&lt;/Year&gt;&lt;RecNum&gt;102104&lt;/RecNum&gt;&lt;record&gt;&lt;rec-number&gt;102104&lt;/rec-number&gt;&lt;foreign-keys&gt;&lt;key app="EN" db-id="xp2t92d2502pwvevsxk5z2fp25zzft90xrt2" timestamp="1716853622"&gt;102104&lt;/key&gt;&lt;/foreign-keys&gt;&lt;ref-type name="Journal Article"&gt;17&lt;/ref-type&gt;&lt;contributors&gt;&lt;authors&gt;&lt;author&gt;Donesky, DorAnne&lt;/author&gt;&lt;author&gt;Selman, Lucy&lt;/author&gt;&lt;author&gt;McDermott, Kelly&lt;/author&gt;&lt;author&gt;Citron, Tracie&lt;/author&gt;&lt;author&gt;Howie-Esquivel, Jill&lt;/author&gt;&lt;/authors&gt;&lt;/contributors&gt;&lt;titles&gt;&lt;title&gt;Evaluation of the feasibility of a home-based TeleYoga intervention in participants with both chronic obstructive pulmonary disease and heart failure&lt;/title&gt;&lt;secondary-title&gt;The Journal of Alternative and Complementary Medicine&lt;/secondary-title&gt;&lt;/titles&gt;&lt;periodical&gt;&lt;full-title&gt;The Journal of Alternative and Complementary Medicine&lt;/full-title&gt;&lt;/periodical&gt;&lt;pages&gt;713-721&lt;/pages&gt;&lt;volume&gt;23&lt;/volume&gt;&lt;number&gt;9&lt;/number&gt;&lt;dates&gt;&lt;year&gt;2017&lt;/year&gt;&lt;/dates&gt;&lt;isbn&gt;1075-553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, 67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026F071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Incompatibility between different eHealth tool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0E2DC57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Lack of financial support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A2BE5C6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rivacy/security issue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11AC203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 Inadequate legislative framework for using eHealth tool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4A91A1D7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Technical support </w: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Berner&lt;/Author&gt;&lt;Year&gt;2016&lt;/Year&gt;&lt;RecNum&gt;102144&lt;/RecNum&gt;&lt;DisplayText&gt;(41)&lt;/DisplayText&gt;&lt;record&gt;&lt;rec-number&gt;102144&lt;/rec-number&gt;&lt;foreign-keys&gt;&lt;key app="EN" db-id="xp2t92d2502pwvevsxk5z2fp25zzft90xrt2" timestamp="1717227720"&gt;102144&lt;/key&gt;&lt;/foreign-keys&gt;&lt;ref-type name="Journal Article"&gt;17&lt;/ref-type&gt;&lt;contributors&gt;&lt;authors&gt;&lt;author&gt;Berner, Jessica&lt;/author&gt;&lt;author&gt;Anderberg, Peter&lt;/author&gt;&lt;author&gt;Rennemark, Mikael&lt;/author&gt;&lt;author&gt;Berglund, Johan&lt;/author&gt;&lt;/authors&gt;&lt;/contributors&gt;&lt;titles&gt;&lt;title&gt;Case management for frail older adults through tablet computers and Skype&lt;/title&gt;&lt;secondary-title&gt;Informatics for Health and Social Care&lt;/secondary-title&gt;&lt;/titles&gt;&lt;periodical&gt;&lt;full-title&gt;Informatics for Health and Social Care&lt;/full-title&gt;&lt;/periodical&gt;&lt;pages&gt;405-416&lt;/pages&gt;&lt;volume&gt;41&lt;/volume&gt;&lt;number&gt;4&lt;/number&gt;&lt;dates&gt;&lt;year&gt;2016&lt;/year&gt;&lt;/dates&gt;&lt;isbn&gt;1753-8157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41)</w: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4FFA8A26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 xml:space="preserve">Clarification of roles and responsibilities 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Ekstedt&lt;/Author&gt;&lt;Year&gt;2021&lt;/Year&gt;&lt;RecNum&gt;102119&lt;/RecNum&gt;&lt;DisplayText&gt;(78)&lt;/DisplayText&gt;&lt;record&gt;&lt;rec-number&gt;102119&lt;/rec-number&gt;&lt;foreign-keys&gt;&lt;key app="EN" db-id="xp2t92d2502pwvevsxk5z2fp25zzft90xrt2" timestamp="1716936996"&gt;102119&lt;/key&gt;&lt;/foreign-keys&gt;&lt;ref-type name="Journal Article"&gt;17&lt;/ref-type&gt;&lt;contributors&gt;&lt;authors&gt;&lt;author&gt;Ekstedt, Mirjam&lt;/author&gt;&lt;author&gt;Kirsebom, Marie&lt;/author&gt;&lt;author&gt;Lindqvist, Gunilla&lt;/author&gt;&lt;author&gt;Kneck, Åsa&lt;/author&gt;&lt;author&gt;Frykholm, Oscar&lt;/author&gt;&lt;author&gt;Flink, Maria&lt;/author&gt;&lt;author&gt;Wannheden, Carolina&lt;/author&gt;&lt;/authors&gt;&lt;/contributors&gt;&lt;titles&gt;&lt;title&gt;Design and development of an eHealth service for collaborative self-management among older adults with chronic diseases: a theory-driven user-centered approach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391&lt;/pages&gt;&lt;volume&gt;19&lt;/volume&gt;&lt;number&gt;1&lt;/number&gt;&lt;dates&gt;&lt;year&gt;2021&lt;/year&gt;&lt;/dates&gt;&lt;isbn&gt;1660-460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78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  <w:p w14:paraId="5992B3DD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 xml:space="preserve">Information exchange between providers are essential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Ekstedt&lt;/Author&gt;&lt;Year&gt;2021&lt;/Year&gt;&lt;RecNum&gt;102119&lt;/RecNum&gt;&lt;DisplayText&gt;(78)&lt;/DisplayText&gt;&lt;record&gt;&lt;rec-number&gt;102119&lt;/rec-number&gt;&lt;foreign-keys&gt;&lt;key app="EN" db-id="xp2t92d2502pwvevsxk5z2fp25zzft90xrt2" timestamp="1716936996"&gt;102119&lt;/key&gt;&lt;/foreign-keys&gt;&lt;ref-type name="Journal Article"&gt;17&lt;/ref-type&gt;&lt;contributors&gt;&lt;authors&gt;&lt;author&gt;Ekstedt, Mirjam&lt;/author&gt;&lt;author&gt;Kirsebom, Marie&lt;/author&gt;&lt;author&gt;Lindqvist, Gunilla&lt;/author&gt;&lt;author&gt;Kneck, Åsa&lt;/author&gt;&lt;author&gt;Frykholm, Oscar&lt;/author&gt;&lt;author&gt;Flink, Maria&lt;/author&gt;&lt;author&gt;Wannheden, Carolina&lt;/author&gt;&lt;/authors&gt;&lt;/contributors&gt;&lt;titles&gt;&lt;title&gt;Design and development of an eHealth service for collaborative self-management among older adults with chronic diseases: a theory-driven user-centered approach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391&lt;/pages&gt;&lt;volume&gt;19&lt;/volume&gt;&lt;number&gt;1&lt;/number&gt;&lt;dates&gt;&lt;year&gt;2021&lt;/year&gt;&lt;/dates&gt;&lt;isbn&gt;1660-460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78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C0AF9E0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Enhance shared understanding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Greenhalgh&lt;/Author&gt;&lt;Year&gt;2015&lt;/Year&gt;&lt;RecNum&gt;102150&lt;/RecNum&gt;&lt;DisplayText&gt;(83)&lt;/DisplayText&gt;&lt;record&gt;&lt;rec-number&gt;102150&lt;/rec-number&gt;&lt;foreign-keys&gt;&lt;key app="EN" db-id="xp2t92d2502pwvevsxk5z2fp25zzft90xrt2" timestamp="1717329525"&gt;102150&lt;/key&gt;&lt;/foreign-keys&gt;&lt;ref-type name="Journal Article"&gt;17&lt;/ref-type&gt;&lt;contributors&gt;&lt;authors&gt;&lt;author&gt;Greenhalgh, Trisha&lt;/author&gt;&lt;author&gt;Procter, Rob&lt;/author&gt;&lt;author&gt;Wherton, Joe&lt;/author&gt;&lt;author&gt;Sugarhood, Paul&lt;/author&gt;&lt;author&gt;Hinder, Sue&lt;/author&gt;&lt;author&gt;Rouncefield, Mark&lt;/author&gt;&lt;/authors&gt;&lt;/contributors&gt;&lt;titles&gt;&lt;title&gt;What is quality in assisted living technology? The ARCHIE framework for effective telehealth and telecare services&lt;/title&gt;&lt;secondary-title&gt;BMC medicine&lt;/secondary-title&gt;&lt;/titles&gt;&lt;periodical&gt;&lt;full-title&gt;Bmc Medicine&lt;/full-title&gt;&lt;/periodical&gt;&lt;pages&gt;1-15&lt;/pages&gt;&lt;volume&gt;13&lt;/volume&gt;&lt;dates&gt;&lt;year&gt;2015&lt;/year&gt;&lt;/dates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83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  <w:p w14:paraId="7C210959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Self-management support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>(52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end"/>
            </w:r>
          </w:p>
          <w:p w14:paraId="1A7088A8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Delivery system design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>(52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end"/>
            </w:r>
          </w:p>
          <w:p w14:paraId="6A37491B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Clinical decision support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>(52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end"/>
            </w:r>
          </w:p>
          <w:p w14:paraId="65FC73DD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222222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Clinical information system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>(52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end"/>
            </w:r>
          </w:p>
          <w:p w14:paraId="20F5C412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eHealth education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>(52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fldChar w:fldCharType="end"/>
            </w:r>
          </w:p>
          <w:p w14:paraId="0F6FB7C4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Previous exposure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midt&lt;/Author&gt;&lt;Year&gt;2019&lt;/Year&gt;&lt;RecNum&gt;102138&lt;/RecNum&gt;&lt;DisplayText&gt;(40)&lt;/DisplayText&gt;&lt;record&gt;&lt;rec-number&gt;102138&lt;/rec-number&gt;&lt;foreign-keys&gt;&lt;key app="EN" db-id="xp2t92d2502pwvevsxk5z2fp25zzft90xrt2" timestamp="1717222575"&gt;102138&lt;/key&gt;&lt;/foreign-keys&gt;&lt;ref-type name="Journal Article"&gt;17&lt;/ref-type&gt;&lt;contributors&gt;&lt;authors&gt;&lt;author&gt;Schmidt, Stefan&lt;/author&gt;&lt;author&gt;Behrens, Johann&lt;/author&gt;&lt;author&gt;Lautenschlaeger, Christine&lt;/author&gt;&lt;author&gt;Gaertner, Beate&lt;/author&gt;&lt;author&gt;Luderer, Christiane&lt;/author&gt;&lt;/authors&gt;&lt;/contributors&gt;&lt;titles&gt;&lt;title&gt;Experiences with combined personal‐online case management and the self‐reliance of older people with multimorbidity living alone in private households: results of an interpretative‐hermeneutical analysis&lt;/title&gt;&lt;secondary-title&gt;Scandinavian Journal of Caring Sciences&lt;/secondary-title&gt;&lt;/titles&gt;&lt;periodical&gt;&lt;full-title&gt;Scandinavian Journal of Caring Sciences&lt;/full-title&gt;&lt;/periodical&gt;&lt;pages&gt;931-939&lt;/pages&gt;&lt;volume&gt;33&lt;/volume&gt;&lt;number&gt;4&lt;/number&gt;&lt;dates&gt;&lt;year&gt;2019&lt;/year&gt;&lt;/dates&gt;&lt;isbn&gt;0283-9318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BE989C8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rovide comprehensive information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a3N0ZWR0PC9BdXRob3I+PFllYXI+MjAyMTwvWWVhcj48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a3N0ZWR0PC9BdXRob3I+PFllYXI+MjAyMTwvWWVhcj48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0, 78, 80, 82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957A49B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atient engagement in two-way communication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thne&lt;/Author&gt;&lt;Year&gt;2023&lt;/Year&gt;&lt;RecNum&gt;102120&lt;/RecNum&gt;&lt;DisplayText&gt;(80)&lt;/DisplayText&gt;&lt;record&gt;&lt;rec-number&gt;102120&lt;/rec-number&gt;&lt;foreign-keys&gt;&lt;key app="EN" db-id="xp2t92d2502pwvevsxk5z2fp25zzft90xrt2" timestamp="1716937902"&gt;102120&lt;/key&gt;&lt;/foreign-keys&gt;&lt;ref-type name="Journal Article"&gt;17&lt;/ref-type&gt;&lt;contributors&gt;&lt;authors&gt;&lt;author&gt;Wathne, Hege&lt;/author&gt;&lt;author&gt;Morken, Ingvild Margreta&lt;/author&gt;&lt;author&gt;Storm, Marianne&lt;/author&gt;&lt;author&gt;Husebø, Anne Marie Lunde&lt;/author&gt;&lt;/authors&gt;&lt;/contributors&gt;&lt;titles&gt;&lt;title&gt;Designing a future eHealth service for posthospitalization self-management support in long-term illness: qualitative interview study&lt;/title&gt;&lt;secondary-title&gt;JMIR Human Factors&lt;/secondary-title&gt;&lt;/titles&gt;&lt;periodical&gt;&lt;full-title&gt;JMIR Human Factors&lt;/full-title&gt;&lt;/periodical&gt;&lt;pages&gt;e39391&lt;/pages&gt;&lt;volume&gt;10&lt;/volume&gt;&lt;dates&gt;&lt;year&gt;2023&lt;/year&gt;&lt;/dates&gt;&lt;isbn&gt;2292-949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8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252BE2E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Perceived benefit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awangpong&lt;/Author&gt;&lt;Year&gt;2024&lt;/Year&gt;&lt;RecNum&gt;102115&lt;/RecNum&gt;&lt;DisplayText&gt;(79)&lt;/DisplayText&gt;&lt;record&gt;&lt;rec-number&gt;102115&lt;/rec-number&gt;&lt;foreign-keys&gt;&lt;key app="EN" db-id="xp2t92d2502pwvevsxk5z2fp25zzft90xrt2" timestamp="1716932851"&gt;102115&lt;/key&gt;&lt;/foreign-keys&gt;&lt;ref-type name="Journal Article"&gt;17&lt;/ref-type&gt;&lt;contributors&gt;&lt;authors&gt;&lt;author&gt;Buawangpong, Nida&lt;/author&gt;&lt;author&gt;Pinyopornpanish, Kanokporn&lt;/author&gt;&lt;author&gt;Pliannuom, Suphawita&lt;/author&gt;&lt;author&gt;Nantsupawat, Nopakoon&lt;/author&gt;&lt;author&gt;Wiwatkunupakarn, Nutchar&lt;/author&gt;&lt;author&gt;Angkurawaranon, Chaisiri&lt;/author&gt;&lt;author&gt;Jiraporncharoen, Wichuda&lt;/author&gt;&lt;/authors&gt;&lt;/contributors&gt;&lt;titles&gt;&lt;title&gt;Designing Telemedicine for Older Adults With Multimorbidity: Content Analysis Study&lt;/title&gt;&lt;secondary-title&gt;JMIR aging&lt;/secondary-title&gt;&lt;/titles&gt;&lt;periodical&gt;&lt;full-title&gt;JMIR Aging&lt;/full-title&gt;&lt;/periodical&gt;&lt;pages&gt;e52031&lt;/pages&gt;&lt;volume&gt;7&lt;/volume&gt;&lt;number&gt;1&lt;/number&gt;&lt;dates&gt;&lt;year&gt;2024&lt;/year&gt;&lt;/dates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B56A575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</w:rPr>
              <w:t xml:space="preserve">Apply among stable client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awangpong&lt;/Author&gt;&lt;Year&gt;2024&lt;/Year&gt;&lt;RecNum&gt;102115&lt;/RecNum&gt;&lt;DisplayText&gt;(79)&lt;/DisplayText&gt;&lt;record&gt;&lt;rec-number&gt;102115&lt;/rec-number&gt;&lt;foreign-keys&gt;&lt;key app="EN" db-id="xp2t92d2502pwvevsxk5z2fp25zzft90xrt2" timestamp="1716932851"&gt;102115&lt;/key&gt;&lt;/foreign-keys&gt;&lt;ref-type name="Journal Article"&gt;17&lt;/ref-type&gt;&lt;contributors&gt;&lt;authors&gt;&lt;author&gt;Buawangpong, Nida&lt;/author&gt;&lt;author&gt;Pinyopornpanish, Kanokporn&lt;/author&gt;&lt;author&gt;Pliannuom, Suphawita&lt;/author&gt;&lt;author&gt;Nantsupawat, Nopakoon&lt;/author&gt;&lt;author&gt;Wiwatkunupakarn, Nutchar&lt;/author&gt;&lt;author&gt;Angkurawaranon, Chaisiri&lt;/author&gt;&lt;author&gt;Jiraporncharoen, Wichuda&lt;/author&gt;&lt;/authors&gt;&lt;/contributors&gt;&lt;titles&gt;&lt;title&gt;Designing Telemedicine for Older Adults With Multimorbidity: Content Analysis Study&lt;/title&gt;&lt;secondary-title&gt;JMIR aging&lt;/secondary-title&gt;&lt;/titles&gt;&lt;periodical&gt;&lt;full-title&gt;JMIR Aging&lt;/full-title&gt;&lt;/periodical&gt;&lt;pages&gt;e52031&lt;/pages&gt;&lt;volume&gt;7&lt;/volume&gt;&lt;number&gt;1&lt;/number&gt;&lt;dates&gt;&lt;year&gt;2024&lt;/year&gt;&lt;/dates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6163C91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Skills and knowledge development for clients and provider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awangpong&lt;/Author&gt;&lt;Year&gt;2024&lt;/Year&gt;&lt;RecNum&gt;102115&lt;/RecNum&gt;&lt;DisplayText&gt;(79)&lt;/DisplayText&gt;&lt;record&gt;&lt;rec-number&gt;102115&lt;/rec-number&gt;&lt;foreign-keys&gt;&lt;key app="EN" db-id="xp2t92d2502pwvevsxk5z2fp25zzft90xrt2" timestamp="1716932851"&gt;102115&lt;/key&gt;&lt;/foreign-keys&gt;&lt;ref-type name="Journal Article"&gt;17&lt;/ref-type&gt;&lt;contributors&gt;&lt;authors&gt;&lt;author&gt;Buawangpong, Nida&lt;/author&gt;&lt;author&gt;Pinyopornpanish, Kanokporn&lt;/author&gt;&lt;author&gt;Pliannuom, Suphawita&lt;/author&gt;&lt;author&gt;Nantsupawat, Nopakoon&lt;/author&gt;&lt;author&gt;Wiwatkunupakarn, Nutchar&lt;/author&gt;&lt;author&gt;Angkurawaranon, Chaisiri&lt;/author&gt;&lt;author&gt;Jiraporncharoen, Wichuda&lt;/author&gt;&lt;/authors&gt;&lt;/contributors&gt;&lt;titles&gt;&lt;title&gt;Designing Telemedicine for Older Adults With Multimorbidity: Content Analysis Study&lt;/title&gt;&lt;secondary-title&gt;JMIR aging&lt;/secondary-title&gt;&lt;/titles&gt;&lt;periodical&gt;&lt;full-title&gt;JMIR Aging&lt;/full-title&gt;&lt;/periodical&gt;&lt;pages&gt;e52031&lt;/pages&gt;&lt;volume&gt;7&lt;/volume&gt;&lt;number&gt;1&lt;/number&gt;&lt;dates&gt;&lt;year&gt;2024&lt;/year&gt;&lt;/dates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9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E1E4FF4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Self-management support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kstedt&lt;/Author&gt;&lt;Year&gt;2021&lt;/Year&gt;&lt;RecNum&gt;102119&lt;/RecNum&gt;&lt;DisplayText&gt;(78, 80)&lt;/DisplayText&gt;&lt;record&gt;&lt;rec-number&gt;102119&lt;/rec-number&gt;&lt;foreign-keys&gt;&lt;key app="EN" db-id="xp2t92d2502pwvevsxk5z2fp25zzft90xrt2" timestamp="1716936996"&gt;102119&lt;/key&gt;&lt;/foreign-keys&gt;&lt;ref-type name="Journal Article"&gt;17&lt;/ref-type&gt;&lt;contributors&gt;&lt;authors&gt;&lt;author&gt;Ekstedt, Mirjam&lt;/author&gt;&lt;author&gt;Kirsebom, Marie&lt;/author&gt;&lt;author&gt;Lindqvist, Gunilla&lt;/author&gt;&lt;author&gt;Kneck, Åsa&lt;/author&gt;&lt;author&gt;Frykholm, Oscar&lt;/author&gt;&lt;author&gt;Flink, Maria&lt;/author&gt;&lt;author&gt;Wannheden, Carolina&lt;/author&gt;&lt;/authors&gt;&lt;/contributors&gt;&lt;titles&gt;&lt;title&gt;Design and development of an eHealth service for collaborative self-management among older adults with chronic diseases: a theory-driven user-centered approach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391&lt;/pages&gt;&lt;volume&gt;19&lt;/volume&gt;&lt;number&gt;1&lt;/number&gt;&lt;dates&gt;&lt;year&gt;2021&lt;/year&gt;&lt;/dates&gt;&lt;isbn&gt;1660-4601&lt;/isbn&gt;&lt;urls&gt;&lt;/urls&gt;&lt;/record&gt;&lt;/Cite&gt;&lt;Cite&gt;&lt;Author&gt;Wathne&lt;/Author&gt;&lt;Year&gt;2023&lt;/Year&gt;&lt;RecNum&gt;102120&lt;/RecNum&gt;&lt;record&gt;&lt;rec-number&gt;102120&lt;/rec-number&gt;&lt;foreign-keys&gt;&lt;key app="EN" db-id="xp2t92d2502pwvevsxk5z2fp25zzft90xrt2" timestamp="1716937902"&gt;102120&lt;/key&gt;&lt;/foreign-keys&gt;&lt;ref-type name="Journal Article"&gt;17&lt;/ref-type&gt;&lt;contributors&gt;&lt;authors&gt;&lt;author&gt;Wathne, Hege&lt;/author&gt;&lt;author&gt;Morken, Ingvild Margreta&lt;/author&gt;&lt;author&gt;Storm, Marianne&lt;/author&gt;&lt;author&gt;Husebø, Anne Marie Lunde&lt;/author&gt;&lt;/authors&gt;&lt;/contributors&gt;&lt;titles&gt;&lt;title&gt;Designing a future eHealth service for posthospitalization self-management support in long-term illness: qualitative interview study&lt;/title&gt;&lt;secondary-title&gt;JMIR Human Factors&lt;/secondary-title&gt;&lt;/titles&gt;&lt;periodical&gt;&lt;full-title&gt;JMIR Human Factors&lt;/full-title&gt;&lt;/periodical&gt;&lt;pages&gt;e39391&lt;/pages&gt;&lt;volume&gt;10&lt;/volume&gt;&lt;dates&gt;&lt;year&gt;2023&lt;/year&gt;&lt;/dates&gt;&lt;isbn&gt;2292-9495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8, 80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BEE3635" w14:textId="77777777" w:rsidR="00D62EBE" w:rsidRPr="00C2760B" w:rsidRDefault="00D62EBE" w:rsidP="00D62EBE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Addressing ethical issues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dWF3YW5ncG9uZzwvQXV0aG9yPjxZZWFyPjIwMjQ8L1ll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dWF3YW5ncG9uZzwvQXV0aG9yPjxZZWFyPjIwMjQ8L1ll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0, 79, 84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62EBE" w:rsidRPr="00C2760B" w14:paraId="3580AA5F" w14:textId="77777777" w:rsidTr="008D3367">
        <w:tc>
          <w:tcPr>
            <w:tcW w:w="1985" w:type="dxa"/>
          </w:tcPr>
          <w:p w14:paraId="1C19E13D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Artificial intelligence 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DZXNhcmlvPC9BdXRob3I+PFllYXI+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DZXNhcmlvPC9BdXRob3I+PFllYXI+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45-48, 70)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111" w:type="dxa"/>
          </w:tcPr>
          <w:p w14:paraId="27E2B3CF" w14:textId="77777777" w:rsidR="00D62EBE" w:rsidRPr="00C2760B" w:rsidRDefault="00D62EBE" w:rsidP="00D62EBE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 xml:space="preserve">Data quality issues and bias 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Ambagtsheer&lt;/Author&gt;&lt;Year&gt;2020&lt;/Year&gt;&lt;RecNum&gt;102215&lt;/RecNum&gt;&lt;DisplayText&gt;(48)&lt;/DisplayText&gt;&lt;record&gt;&lt;rec-number&gt;102215&lt;/rec-number&gt;&lt;foreign-keys&gt;&lt;key app="EN" db-id="xp2t92d2502pwvevsxk5z2fp25zzft90xrt2" timestamp="1717908690"&gt;102215&lt;/key&gt;&lt;/foreign-keys&gt;&lt;ref-type name="Journal Article"&gt;17&lt;/ref-type&gt;&lt;contributors&gt;&lt;authors&gt;&lt;author&gt;Ambagtsheer, RC&lt;/author&gt;&lt;author&gt;Shafiabady, Niusha&lt;/author&gt;&lt;author&gt;Dent, E&lt;/author&gt;&lt;author&gt;Seiboth, C&lt;/author&gt;&lt;author&gt;Beilby, Justin&lt;/author&gt;&lt;/authors&gt;&lt;/contributors&gt;&lt;titles&gt;&lt;title&gt;The application of artificial intelligence (AI) techniques to identify frailty within a residential aged care administrative data set&lt;/title&gt;&lt;secondary-title&gt;International journal of medical informatics&lt;/secondary-title&gt;&lt;/titles&gt;&lt;periodical&gt;&lt;full-title&gt;International Journal of Medical Informatics&lt;/full-title&gt;&lt;/periodical&gt;&lt;pages&gt;104094&lt;/pages&gt;&lt;volume&gt;136&lt;/volume&gt;&lt;dates&gt;&lt;year&gt;2020&lt;/year&gt;&lt;/dates&gt;&lt;isbn&gt;1386-5056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48)</w:t>
            </w:r>
            <w:r w:rsidRPr="00C2760B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78" w:type="dxa"/>
          </w:tcPr>
          <w:p w14:paraId="3F18CD16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62EBE" w:rsidRPr="00C2760B" w14:paraId="0CA0C5C9" w14:textId="77777777" w:rsidTr="008D3367">
        <w:tc>
          <w:tcPr>
            <w:tcW w:w="1985" w:type="dxa"/>
          </w:tcPr>
          <w:p w14:paraId="2414CF23" w14:textId="77777777" w:rsidR="00D62EBE" w:rsidRPr="00C2760B" w:rsidRDefault="00D62EBE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X10-based smart home technology 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56)</w:t>
            </w:r>
            <w:r w:rsidRPr="00C2760B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111" w:type="dxa"/>
          </w:tcPr>
          <w:p w14:paraId="4D5B3646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Clients' unfamiliarity with computers and inability to learn how to use them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F3DFCFD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Hidden running programs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  <w:p w14:paraId="481F3C6B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Computer virus computer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  <w:p w14:paraId="715DABC9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Bad RAM chip or conflict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  <w:p w14:paraId="319432D5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Unable to connect to the Internet 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  <w:p w14:paraId="1D6EF61D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Old phone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lines and/or old electricity lines interfered with the use of X10 via computer 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>(56)</w:t>
            </w:r>
            <w:r w:rsidRPr="00C2760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44E47D1E" w14:textId="77777777" w:rsidR="00D62EBE" w:rsidRPr="00C2760B" w:rsidRDefault="00D62EBE" w:rsidP="00D62EBE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2760B">
              <w:rPr>
                <w:rFonts w:ascii="Times New Roman" w:hAnsi="Times New Roman" w:cs="Times New Roman"/>
                <w:sz w:val="20"/>
                <w:szCs w:val="20"/>
              </w:rPr>
              <w:t xml:space="preserve">Technical support </w: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C2760B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56)</w:t>
            </w:r>
            <w:r w:rsidRPr="00C2760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</w:tbl>
    <w:p w14:paraId="0ED07A5A" w14:textId="77777777" w:rsidR="00D62EBE" w:rsidRPr="00C149DD" w:rsidRDefault="00D62EBE" w:rsidP="00D62EBE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</w:p>
    <w:p w14:paraId="50AD371E" w14:textId="77777777" w:rsidR="009225FB" w:rsidRDefault="009225FB"/>
    <w:sectPr w:rsidR="009225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344705"/>
    <w:multiLevelType w:val="hybridMultilevel"/>
    <w:tmpl w:val="8E306F9A"/>
    <w:lvl w:ilvl="0" w:tplc="0C090001">
      <w:start w:val="1"/>
      <w:numFmt w:val="bullet"/>
      <w:lvlText w:val=""/>
      <w:lvlJc w:val="left"/>
      <w:pPr>
        <w:ind w:left="142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86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58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30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02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74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46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18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5902" w:hanging="360"/>
      </w:pPr>
      <w:rPr>
        <w:rFonts w:ascii="Wingdings" w:hAnsi="Wingdings" w:hint="default"/>
      </w:rPr>
    </w:lvl>
  </w:abstractNum>
  <w:abstractNum w:abstractNumId="1" w15:restartNumberingAfterBreak="0">
    <w:nsid w:val="115344EF"/>
    <w:multiLevelType w:val="hybridMultilevel"/>
    <w:tmpl w:val="9266D4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407C1B"/>
    <w:multiLevelType w:val="hybridMultilevel"/>
    <w:tmpl w:val="1B248C7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403CBA"/>
    <w:multiLevelType w:val="hybridMultilevel"/>
    <w:tmpl w:val="CECE38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460B17"/>
    <w:multiLevelType w:val="hybridMultilevel"/>
    <w:tmpl w:val="4A840A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2AD3AA0"/>
    <w:multiLevelType w:val="hybridMultilevel"/>
    <w:tmpl w:val="FF46DFA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0513368">
    <w:abstractNumId w:val="1"/>
  </w:num>
  <w:num w:numId="2" w16cid:durableId="457140804">
    <w:abstractNumId w:val="5"/>
  </w:num>
  <w:num w:numId="3" w16cid:durableId="1013992579">
    <w:abstractNumId w:val="0"/>
  </w:num>
  <w:num w:numId="4" w16cid:durableId="1557471695">
    <w:abstractNumId w:val="3"/>
  </w:num>
  <w:num w:numId="5" w16cid:durableId="493764839">
    <w:abstractNumId w:val="2"/>
  </w:num>
  <w:num w:numId="6" w16cid:durableId="15907771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4899"/>
    <w:rsid w:val="000F430C"/>
    <w:rsid w:val="001D7443"/>
    <w:rsid w:val="00283EA5"/>
    <w:rsid w:val="00284899"/>
    <w:rsid w:val="0061117B"/>
    <w:rsid w:val="00742A08"/>
    <w:rsid w:val="00750EB1"/>
    <w:rsid w:val="007C3276"/>
    <w:rsid w:val="007E79E7"/>
    <w:rsid w:val="00915301"/>
    <w:rsid w:val="009219F1"/>
    <w:rsid w:val="009225FB"/>
    <w:rsid w:val="009A0C3E"/>
    <w:rsid w:val="009B2106"/>
    <w:rsid w:val="009F3558"/>
    <w:rsid w:val="00C01C71"/>
    <w:rsid w:val="00D62EBE"/>
    <w:rsid w:val="00E43DD8"/>
    <w:rsid w:val="00E82F22"/>
    <w:rsid w:val="00F20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4ACC2D"/>
  <w15:chartTrackingRefBased/>
  <w15:docId w15:val="{18C9F46E-3CAC-4A17-80EA-3C13243008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2EBE"/>
  </w:style>
  <w:style w:type="paragraph" w:styleId="Heading1">
    <w:name w:val="heading 1"/>
    <w:basedOn w:val="Normal"/>
    <w:next w:val="Normal"/>
    <w:link w:val="Heading1Char"/>
    <w:uiPriority w:val="9"/>
    <w:qFormat/>
    <w:rsid w:val="0028489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8489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8489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8489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8489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8489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8489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8489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8489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489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8489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8489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8489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8489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8489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8489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8489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8489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8489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8489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489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8489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8489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84899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28489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8489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8489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8489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84899"/>
    <w:rPr>
      <w:b/>
      <w:bCs/>
      <w:smallCaps/>
      <w:color w:val="2F5496" w:themeColor="accent1" w:themeShade="BF"/>
      <w:spacing w:val="5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62EBE"/>
  </w:style>
  <w:style w:type="table" w:styleId="TableGrid">
    <w:name w:val="Table Grid"/>
    <w:basedOn w:val="TableNormal"/>
    <w:uiPriority w:val="39"/>
    <w:rsid w:val="00D62E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762</Words>
  <Characters>44244</Characters>
  <Application>Microsoft Office Word</Application>
  <DocSecurity>0</DocSecurity>
  <Lines>368</Lines>
  <Paragraphs>103</Paragraphs>
  <ScaleCrop>false</ScaleCrop>
  <Company>The University of Queensland</Company>
  <LinksUpToDate>false</LinksUpToDate>
  <CharactersWithSpaces>519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lilu Sinshaw</dc:creator>
  <cp:keywords/>
  <dc:description/>
  <cp:lastModifiedBy>Aklilu Sinshaw</cp:lastModifiedBy>
  <cp:revision>2</cp:revision>
  <dcterms:created xsi:type="dcterms:W3CDTF">2024-11-05T05:00:00Z</dcterms:created>
  <dcterms:modified xsi:type="dcterms:W3CDTF">2024-11-05T0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4-11-05T05:01:06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26d61c22-5e6c-4b50-9095-db44d46c14e0</vt:lpwstr>
  </property>
  <property fmtid="{D5CDD505-2E9C-101B-9397-08002B2CF9AE}" pid="8" name="MSIP_Label_0f488380-630a-4f55-a077-a19445e3f360_ContentBits">
    <vt:lpwstr>0</vt:lpwstr>
  </property>
</Properties>
</file>